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w:t>
      </w:r>
      <w:r w:rsidR="00560DAC">
        <w:lastRenderedPageBreak/>
        <w:t xml:space="preserve">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Pagerank algorithm, and </w:t>
      </w:r>
      <w:r w:rsidR="00DE4607">
        <w:t xml:space="preserve">first uses the autocorrelation method to get the cross-correlation, find the outliers, and form a graph to calculate the </w:t>
      </w:r>
      <w:r w:rsidR="00D457F8">
        <w:t xml:space="preserve">pagerank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I wrote two blogs about this method before that you can check them out here:</w:t>
      </w:r>
    </w:p>
    <w:p w14:paraId="2C11F7A7" w14:textId="6101D142" w:rsidR="008171C0" w:rsidRDefault="00E95C46" w:rsidP="008D5DB3">
      <w:hyperlink r:id="rId7" w:history="1">
        <w:r w:rsidR="008171C0" w:rsidRPr="00EF5894">
          <w:rPr>
            <w:rStyle w:val="Hyperlink"/>
          </w:rPr>
          <w:t>http://qingkaikong.blogspot.com/2015/04/subspace-detector.html</w:t>
        </w:r>
      </w:hyperlink>
    </w:p>
    <w:p w14:paraId="63B280DC" w14:textId="400983D5" w:rsidR="008171C0" w:rsidRDefault="00E95C46"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71F2AD6B" w:rsidR="0037638F" w:rsidRDefault="0037638F" w:rsidP="008D5DB3">
      <w:r>
        <w:fldChar w:fldCharType="begin" w:fldLock="1"/>
      </w:r>
      <w:r w:rsidR="00A5350C">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The features extracted are from the spectrogram, using wavelet analysis, they can get the coefficient at different level, and by keeping the largest k coefficient, they convert the spectrum image to a binary represent</w:t>
      </w:r>
      <w:r w:rsidR="00B903B8">
        <w:t xml:space="preserve">ation by only keeping the sign. They inserted the features into a database using the Locality-sensitive-hashing,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p>
    <w:p w14:paraId="4ECBC9E9" w14:textId="77777777" w:rsidR="00A5350C" w:rsidRDefault="00A5350C" w:rsidP="008D5DB3"/>
    <w:p w14:paraId="72EC41AF" w14:textId="24937C64" w:rsidR="0037638F" w:rsidRDefault="00A5350C" w:rsidP="008D5DB3">
      <w:r>
        <w:fldChar w:fldCharType="begin" w:fldLock="1"/>
      </w:r>
      <w:r w:rsidR="00C915D5">
        <w:instrText>ADDIN CSL_CITATION { "citationItems" : [ { "id" : "ITEM-1", "itemData" : { "DOI" : "10.1002/2015GL067173.Received", "author" : [ { "dropping-particle" : "", "family" : "Thomas", "given" : "Amanda M",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d" : { "date-parts" : [ [ "2016" ] ] }, "page" : "1464\u20131471", "title" : "Constraints on the source parameters of low-frequencyearthquakes on the San Andreas Fault", "type" : "article-journal", "volume" : "43" }, "uris" : [ "http://www.mendeley.com/documents/?uuid=2b489fcc-f5b5-457c-b191-714d754c2c6b" ] } ], "mendeley" : { "formattedCitation" : "[&lt;i&gt;Thomas et al.&lt;/i&gt;, 2016]", "plainTextFormattedCitation" : "[Thomas et al., 2016]", "previouslyFormattedCitation" : "[&lt;i&gt;Thomas et al.&lt;/i&gt;, 2016]" }, "properties" : { "noteIndex" : 0 }, "schema" : "https://github.com/citation-style-language/schema/raw/master/csl-citation.json" }</w:instrText>
      </w:r>
      <w:r>
        <w:fldChar w:fldCharType="separate"/>
      </w:r>
      <w:r w:rsidRPr="00A5350C">
        <w:rPr>
          <w:noProof/>
        </w:rPr>
        <w:t>[</w:t>
      </w:r>
      <w:r w:rsidRPr="00A5350C">
        <w:rPr>
          <w:i/>
          <w:noProof/>
        </w:rPr>
        <w:t>Thomas et al.</w:t>
      </w:r>
      <w:r w:rsidRPr="00A5350C">
        <w:rPr>
          <w:noProof/>
        </w:rPr>
        <w:t>, 2016]</w:t>
      </w:r>
      <w:r>
        <w:fldChar w:fldCharType="end"/>
      </w:r>
      <w:r>
        <w:t xml:space="preserve"> talked about how to constrain the source parameters of low-frequency earthquakes on the San Andreas Fault by using Empirical Green’s Function method. </w:t>
      </w:r>
      <w:r w:rsidR="00E53311">
        <w:t xml:space="preserve">They argue the regular small earthquakes occurred near the LFEs </w:t>
      </w:r>
      <w:r w:rsidR="00E53311">
        <w:lastRenderedPageBreak/>
        <w:t>can be used as the eGFs</w:t>
      </w:r>
      <w:r w:rsidR="007C6952">
        <w:t xml:space="preserve">, because (1) they are close to each other (within 3km), (2) </w:t>
      </w:r>
      <w:r w:rsidR="00420CF9">
        <w:t xml:space="preserve">they have similar mechanisms, (3) </w:t>
      </w:r>
      <w:r w:rsidR="00522A82">
        <w:t xml:space="preserve">the LFEs are much longer than the eGFs. </w:t>
      </w:r>
      <w:r w:rsidR="00E42ACF">
        <w:t xml:space="preserve">But they found it is impossible to de-convolve the eGF directly. Instead, they first </w:t>
      </w:r>
      <w:r w:rsidR="00265018">
        <w:t xml:space="preserve">convolve the eGFs with a hann window (to represent the source time function) with different duration to generate synthetics. By cross-correlate with the LFEs, you can find the best fitting synthetics with certain duration, and use it as the duration of the LFEs. </w:t>
      </w:r>
      <w:r w:rsidR="00D1586D">
        <w:t xml:space="preserve">Then they can calculate the slip, stress drop, </w:t>
      </w:r>
      <w:r w:rsidR="00265E32">
        <w:t xml:space="preserve">rupture velocity etc. for the LFEs, which they found is different from typical small earthquakes. </w:t>
      </w:r>
    </w:p>
    <w:p w14:paraId="357C3639" w14:textId="77777777" w:rsidR="00C915D5" w:rsidRDefault="00C915D5" w:rsidP="008D5DB3"/>
    <w:p w14:paraId="7938FDBF" w14:textId="48CE19D5" w:rsidR="00C915D5" w:rsidRDefault="00C915D5" w:rsidP="008D5DB3">
      <w:r>
        <w:fldChar w:fldCharType="begin" w:fldLock="1"/>
      </w:r>
      <w:r w:rsidR="008F7648">
        <w:instrText>ADDIN CSL_CITATION { "citationItems" : [ { "id" : "ITEM-1", "itemData" : { "DOI" : "10.1002/2015GL065170", "ISSN" : "19448007", "abstract" : "The recent increase in earthquake activity in the central U.S. has led to concerns about the hazard posed by induced earthquakes. Understanding earthquake phenomena and monitoring in all settings can be improved by the detection of small events; however, the catalog of induced earthquakes is incomplete for small events due to the sparse instrumentation. This is particularly true in settings of low background seismicity, like the central U.S. We apply single-station template matching to detect small earthquakes during the Guy-Greenbrier sequence in central Arkansas and find over 100 times more earthquakes than are registered in the Advanced National Seismic System catalog between July 2010 and October 2011. A complete catalog over nearly 4 units of magnitude enables us to analyze the magnitude-frequency distribution of induced earthquakes. We find that earthquakes deviated from the Gutenberg-Richter statistics during the operation of nearby injection wells but returned to Gutenberg-Richter statistics after the wells were shut in.", "author" : [ { "dropping-particle" : "", "family" : "Huang", "given" : "Yihe", "non-dropping-particle" : "", "parse-names" : false, "suffix" : "" }, { "dropping-particle" : "", "family" : "Beroza", "given" : "Gregory C.", "non-dropping-particle" : "", "parse-names" : false, "suffix" : "" } ], "container-title" : "Geophysical Research Letters", "id" : "ITEM-1", "issue" : "16", "issued" : { "date-parts" : [ [ "2015" ] ] }, "page" : "6639-6646", "title" : "Temporal variation in the magnitude-frequency distribution during the Guy-Greenbrier earthquake sequence", "type" : "article-journal", "volume" : "42" }, "uris" : [ "http://www.mendeley.com/documents/?uuid=76a0f1d2-1ea2-4dc4-ac24-6f9c53326196" ] } ], "mendeley" : { "formattedCitation" : "[&lt;i&gt;Huang and Beroza&lt;/i&gt;, 2015]", "plainTextFormattedCitation" : "[Huang and Beroza, 2015]", "previouslyFormattedCitation" : "[&lt;i&gt;Huang and Beroza&lt;/i&gt;, 2015]" }, "properties" : { "noteIndex" : 0 }, "schema" : "https://github.com/citation-style-language/schema/raw/master/csl-citation.json" }</w:instrText>
      </w:r>
      <w:r>
        <w:fldChar w:fldCharType="separate"/>
      </w:r>
      <w:r w:rsidRPr="00C915D5">
        <w:rPr>
          <w:noProof/>
        </w:rPr>
        <w:t>[</w:t>
      </w:r>
      <w:r w:rsidRPr="00C915D5">
        <w:rPr>
          <w:i/>
          <w:noProof/>
        </w:rPr>
        <w:t>Huang and Beroza</w:t>
      </w:r>
      <w:r w:rsidRPr="00C915D5">
        <w:rPr>
          <w:noProof/>
        </w:rPr>
        <w:t>, 2015]</w:t>
      </w:r>
      <w:r>
        <w:fldChar w:fldCharType="end"/>
      </w:r>
      <w:r>
        <w:t xml:space="preserve"> reports the analysis of the induced earthquakes in central Arkansas using single station. </w:t>
      </w:r>
      <w:r w:rsidR="00862D91">
        <w:t xml:space="preserve">They applied template matching on one station to detect small earthquakes during the Guy-Greenbrier sequence.  They find that earthquakes deviated from the </w:t>
      </w:r>
      <w:r>
        <w:t>Gutenberg</w:t>
      </w:r>
      <w:r w:rsidR="00862D91">
        <w:t xml:space="preserve">-Richter statistics during the operation of nearby injection wells but returned after the wells were shut in. </w:t>
      </w:r>
    </w:p>
    <w:p w14:paraId="1BA8DDB0" w14:textId="77777777" w:rsidR="008F7648" w:rsidRDefault="008F7648" w:rsidP="008D5DB3"/>
    <w:p w14:paraId="384D7717" w14:textId="1400FE54" w:rsidR="008F7648" w:rsidRDefault="008F7648" w:rsidP="008D5DB3">
      <w:r>
        <w:fldChar w:fldCharType="begin" w:fldLock="1"/>
      </w:r>
      <w:r>
        <w:instrText>ADDIN CSL_CITATION { "citationItems" : [ { "id" : "ITEM-1", "itemData" : { "DOI" : "10.1002/grl.50444", "ISSN" : "00948276", "author" : [ { "dropping-particle" : "", "family" : "Chen", "given" : "Xiaowei", "non-dropping-particle" : "", "parse-names" : false, "suffix" : "" }, { "dropping-particle" : "", "family" : "Shearer", "given" : "Peter M.", "non-dropping-particle" : "", "parse-names" : false, "suffix" : "" } ], "container-title" : "Geophysical Research Letters", "id" : "ITEM-1", "issue" : "11", "issued" : { "date-parts" : [ [ "2013" ] ] }, "note" : "Questions I have:\n(1) Why only use 3 foreshocks? I understand there are only 3 large earthquakes, but lower the Mainshock magntidue can have more \n(2) What's the reason the foreshocks are so clustered both in time and space?\n(3) Why foreshocks depleted high frequencies?\n(4)", "page" : "2602-2607", "title" : "California foreshock sequences suggest aseismic triggering process", "type" : "article-journal", "volume" : "40" }, "uris" : [ "http://www.mendeley.com/documents/?uuid=8a2df0d9-d54e-4c0f-b29b-9e49cd30be55" ] } ], "mendeley" : { "formattedCitation" : "[&lt;i&gt;Chen and Shearer&lt;/i&gt;, 2013]", "plainTextFormattedCitation" : "[Chen and Shearer, 2013]" }, "properties" : { "noteIndex" : 0 }, "schema" : "https://github.com/citation-style-language/schema/raw/master/csl-citation.json" }</w:instrText>
      </w:r>
      <w:r>
        <w:fldChar w:fldCharType="separate"/>
      </w:r>
      <w:r w:rsidRPr="008F7648">
        <w:rPr>
          <w:noProof/>
        </w:rPr>
        <w:t>[</w:t>
      </w:r>
      <w:r w:rsidRPr="008F7648">
        <w:rPr>
          <w:i/>
          <w:noProof/>
        </w:rPr>
        <w:t>Chen and Shearer</w:t>
      </w:r>
      <w:r w:rsidRPr="008F7648">
        <w:rPr>
          <w:noProof/>
        </w:rPr>
        <w:t>, 2013]</w:t>
      </w:r>
      <w:r>
        <w:fldChar w:fldCharType="end"/>
      </w:r>
      <w:r>
        <w:t xml:space="preserve"> analyzed 3 foreshock sequences in California and suggesting aseismic triggering process. </w:t>
      </w:r>
      <w:r w:rsidR="00706761">
        <w:t xml:space="preserve">They first find that the foreshock sequences are clustered in time and </w:t>
      </w:r>
      <w:r w:rsidR="006E07A3">
        <w:t xml:space="preserve">space, and similar to the swarm. Using EGFs, they found that the foreshocks stress drop is lower than that from the aftershocks, and depleted the high frequencies. </w:t>
      </w:r>
      <w:r w:rsidR="00E95C46">
        <w:t>They continue</w:t>
      </w:r>
      <w:r w:rsidR="00FE7684">
        <w:t>d</w:t>
      </w:r>
      <w:r w:rsidR="00E95C46">
        <w:t xml:space="preserve"> to get the long-term stress drop in these areas, and </w:t>
      </w:r>
      <w:r w:rsidR="00FE7684">
        <w:t>found the stress drops are comparable</w:t>
      </w:r>
      <w:r w:rsidR="00C3027A">
        <w:t>. Thus, they think the observed spatial-temporal evolution patterns for the foreshocks differ from a nuc</w:t>
      </w:r>
      <w:r w:rsidR="00DF6423">
        <w:t xml:space="preserve">leation-related pre-slip model, since they didn’t see temporal acceleration. </w:t>
      </w:r>
      <w:r w:rsidR="006B1DBE">
        <w:t xml:space="preserve">They argued that the </w:t>
      </w:r>
      <w:r w:rsidR="002A37F3">
        <w:t xml:space="preserve">foreshock is due to the </w:t>
      </w:r>
      <w:r w:rsidR="001B0B0C">
        <w:t xml:space="preserve">external aseismic transients. </w:t>
      </w:r>
      <w:bookmarkStart w:id="0" w:name="_GoBack"/>
      <w:bookmarkEnd w:id="0"/>
      <w:r w:rsidR="00FE7684">
        <w:t xml:space="preserve"> </w:t>
      </w:r>
    </w:p>
    <w:p w14:paraId="5CF58944" w14:textId="77777777" w:rsidR="00A5350C" w:rsidRDefault="00A5350C" w:rsidP="008D5DB3"/>
    <w:p w14:paraId="47108664" w14:textId="44B7AE1A" w:rsidR="008F7648" w:rsidRPr="008F7648" w:rsidRDefault="008D5DB3" w:rsidP="008F7648">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8F7648" w:rsidRPr="008F7648">
        <w:rPr>
          <w:rFonts w:ascii="Cambria" w:hAnsi="Cambria"/>
          <w:noProof/>
        </w:rPr>
        <w:t xml:space="preserve">Aguiar,  a. C., and G. C. Beroza (2014), PageRank for Earthquakes, </w:t>
      </w:r>
      <w:r w:rsidR="008F7648" w:rsidRPr="008F7648">
        <w:rPr>
          <w:rFonts w:ascii="Cambria" w:hAnsi="Cambria"/>
          <w:i/>
          <w:iCs/>
          <w:noProof/>
        </w:rPr>
        <w:t>Seismol. Res. Lett.</w:t>
      </w:r>
      <w:r w:rsidR="008F7648" w:rsidRPr="008F7648">
        <w:rPr>
          <w:rFonts w:ascii="Cambria" w:hAnsi="Cambria"/>
          <w:noProof/>
        </w:rPr>
        <w:t xml:space="preserve">, </w:t>
      </w:r>
      <w:r w:rsidR="008F7648" w:rsidRPr="008F7648">
        <w:rPr>
          <w:rFonts w:ascii="Cambria" w:hAnsi="Cambria"/>
          <w:i/>
          <w:iCs/>
          <w:noProof/>
        </w:rPr>
        <w:t>85</w:t>
      </w:r>
      <w:r w:rsidR="008F7648" w:rsidRPr="008F7648">
        <w:rPr>
          <w:rFonts w:ascii="Cambria" w:hAnsi="Cambria"/>
          <w:noProof/>
        </w:rPr>
        <w:t>(2), 344–350, doi:10.1785/0220130162.</w:t>
      </w:r>
    </w:p>
    <w:p w14:paraId="60008A76"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8F7648">
        <w:rPr>
          <w:rFonts w:ascii="Cambria" w:hAnsi="Cambria"/>
          <w:i/>
          <w:iCs/>
          <w:noProof/>
        </w:rPr>
        <w:t>Geophys. Res. Lett.</w:t>
      </w:r>
      <w:r w:rsidRPr="008F7648">
        <w:rPr>
          <w:rFonts w:ascii="Cambria" w:hAnsi="Cambria"/>
          <w:noProof/>
        </w:rPr>
        <w:t xml:space="preserve">, </w:t>
      </w:r>
      <w:r w:rsidRPr="008F7648">
        <w:rPr>
          <w:rFonts w:ascii="Cambria" w:hAnsi="Cambria"/>
          <w:i/>
          <w:iCs/>
          <w:noProof/>
        </w:rPr>
        <w:t>43</w:t>
      </w:r>
      <w:r w:rsidRPr="008F7648">
        <w:rPr>
          <w:rFonts w:ascii="Cambria" w:hAnsi="Cambria"/>
          <w:noProof/>
        </w:rPr>
        <w:t>(10), 4929–4936, doi:10.1002/2016GL069257.</w:t>
      </w:r>
    </w:p>
    <w:p w14:paraId="0FCCAC6F"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An, C., and L. Meng (2016), Application of Array Back-projection to Tsunami Prediction and Early Warning, </w:t>
      </w:r>
      <w:r w:rsidRPr="008F7648">
        <w:rPr>
          <w:rFonts w:ascii="Cambria" w:hAnsi="Cambria"/>
          <w:i/>
          <w:iCs/>
          <w:noProof/>
        </w:rPr>
        <w:t>Geophys. Res. Lett.</w:t>
      </w:r>
      <w:r w:rsidRPr="008F7648">
        <w:rPr>
          <w:rFonts w:ascii="Cambria" w:hAnsi="Cambria"/>
          <w:noProof/>
        </w:rPr>
        <w:t>, n/a-n/a, doi:10.1002/2016GL068786.</w:t>
      </w:r>
    </w:p>
    <w:p w14:paraId="39FFD074"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Babadi, B., and E. N. Brown (2014), A review of multitaper spectral analysis, </w:t>
      </w:r>
      <w:r w:rsidRPr="008F7648">
        <w:rPr>
          <w:rFonts w:ascii="Cambria" w:hAnsi="Cambria"/>
          <w:i/>
          <w:iCs/>
          <w:noProof/>
        </w:rPr>
        <w:t>IEEE Trans. Biomed. Eng.</w:t>
      </w:r>
      <w:r w:rsidRPr="008F7648">
        <w:rPr>
          <w:rFonts w:ascii="Cambria" w:hAnsi="Cambria"/>
          <w:noProof/>
        </w:rPr>
        <w:t xml:space="preserve">, </w:t>
      </w:r>
      <w:r w:rsidRPr="008F7648">
        <w:rPr>
          <w:rFonts w:ascii="Cambria" w:hAnsi="Cambria"/>
          <w:i/>
          <w:iCs/>
          <w:noProof/>
        </w:rPr>
        <w:t>61</w:t>
      </w:r>
      <w:r w:rsidRPr="008F7648">
        <w:rPr>
          <w:rFonts w:ascii="Cambria" w:hAnsi="Cambria"/>
          <w:noProof/>
        </w:rPr>
        <w:t>(5), 1555–1564, doi:10.1109/TBME.2014.2311996.</w:t>
      </w:r>
    </w:p>
    <w:p w14:paraId="25ECB979"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Baiesi, M., and M. Paczuski (2004), Scale-free networks of earthquakes and aftershocks, </w:t>
      </w:r>
      <w:r w:rsidRPr="008F7648">
        <w:rPr>
          <w:rFonts w:ascii="Cambria" w:hAnsi="Cambria"/>
          <w:i/>
          <w:iCs/>
          <w:noProof/>
        </w:rPr>
        <w:t>Phys. Rev. E</w:t>
      </w:r>
      <w:r w:rsidRPr="008F7648">
        <w:rPr>
          <w:rFonts w:ascii="Cambria" w:hAnsi="Cambria"/>
          <w:noProof/>
        </w:rPr>
        <w:t xml:space="preserve">, </w:t>
      </w:r>
      <w:r w:rsidRPr="008F7648">
        <w:rPr>
          <w:rFonts w:ascii="Cambria" w:hAnsi="Cambria"/>
          <w:i/>
          <w:iCs/>
          <w:noProof/>
        </w:rPr>
        <w:t>69</w:t>
      </w:r>
      <w:r w:rsidRPr="008F7648">
        <w:rPr>
          <w:rFonts w:ascii="Cambria" w:hAnsi="Cambria"/>
          <w:noProof/>
        </w:rPr>
        <w:t>(6), 66106, doi:10.1103/PhysRevE.69.066106.</w:t>
      </w:r>
    </w:p>
    <w:p w14:paraId="05942DCE"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Barrett, S. a., and G. C. Beroza (2014), An Empirical Approach to Subspace Detection, </w:t>
      </w:r>
      <w:r w:rsidRPr="008F7648">
        <w:rPr>
          <w:rFonts w:ascii="Cambria" w:hAnsi="Cambria"/>
          <w:i/>
          <w:iCs/>
          <w:noProof/>
        </w:rPr>
        <w:t>Seismol. Res. Lett.</w:t>
      </w:r>
      <w:r w:rsidRPr="008F7648">
        <w:rPr>
          <w:rFonts w:ascii="Cambria" w:hAnsi="Cambria"/>
          <w:noProof/>
        </w:rPr>
        <w:t xml:space="preserve">, </w:t>
      </w:r>
      <w:r w:rsidRPr="008F7648">
        <w:rPr>
          <w:rFonts w:ascii="Cambria" w:hAnsi="Cambria"/>
          <w:i/>
          <w:iCs/>
          <w:noProof/>
        </w:rPr>
        <w:t>85</w:t>
      </w:r>
      <w:r w:rsidRPr="008F7648">
        <w:rPr>
          <w:rFonts w:ascii="Cambria" w:hAnsi="Cambria"/>
          <w:noProof/>
        </w:rPr>
        <w:t>(3), 594–600, doi:10.1785/0220130152.</w:t>
      </w:r>
    </w:p>
    <w:p w14:paraId="20ADD8F5"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Benson, A. R., D. F. Gleich, and J. Leskovec (2016), Higher-order organization of complex networks, </w:t>
      </w:r>
      <w:r w:rsidRPr="008F7648">
        <w:rPr>
          <w:rFonts w:ascii="Cambria" w:hAnsi="Cambria"/>
          <w:i/>
          <w:iCs/>
          <w:noProof/>
        </w:rPr>
        <w:t>Science (80-. ).</w:t>
      </w:r>
      <w:r w:rsidRPr="008F7648">
        <w:rPr>
          <w:rFonts w:ascii="Cambria" w:hAnsi="Cambria"/>
          <w:noProof/>
        </w:rPr>
        <w:t xml:space="preserve">, </w:t>
      </w:r>
      <w:r w:rsidRPr="008F7648">
        <w:rPr>
          <w:rFonts w:ascii="Cambria" w:hAnsi="Cambria"/>
          <w:i/>
          <w:iCs/>
          <w:noProof/>
        </w:rPr>
        <w:t>353</w:t>
      </w:r>
      <w:r w:rsidRPr="008F7648">
        <w:rPr>
          <w:rFonts w:ascii="Cambria" w:hAnsi="Cambria"/>
          <w:noProof/>
        </w:rPr>
        <w:t>(6295), 163–166, doi:10.1126/science.aad9029.</w:t>
      </w:r>
    </w:p>
    <w:p w14:paraId="4868ED6B"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Beroza, G. C., and S. Ide (2011), Slow Earthquakes and Nonvolcanic Tremor, </w:t>
      </w:r>
      <w:r w:rsidRPr="008F7648">
        <w:rPr>
          <w:rFonts w:ascii="Cambria" w:hAnsi="Cambria"/>
          <w:i/>
          <w:iCs/>
          <w:noProof/>
        </w:rPr>
        <w:t>Annu. Rev. Earth Planet. Sci.</w:t>
      </w:r>
      <w:r w:rsidRPr="008F7648">
        <w:rPr>
          <w:rFonts w:ascii="Cambria" w:hAnsi="Cambria"/>
          <w:noProof/>
        </w:rPr>
        <w:t xml:space="preserve">, </w:t>
      </w:r>
      <w:r w:rsidRPr="008F7648">
        <w:rPr>
          <w:rFonts w:ascii="Cambria" w:hAnsi="Cambria"/>
          <w:i/>
          <w:iCs/>
          <w:noProof/>
        </w:rPr>
        <w:t>39</w:t>
      </w:r>
      <w:r w:rsidRPr="008F7648">
        <w:rPr>
          <w:rFonts w:ascii="Cambria" w:hAnsi="Cambria"/>
          <w:noProof/>
        </w:rPr>
        <w:t>(1), 271–296, doi:10.1146/annurev-earth-040809-</w:t>
      </w:r>
      <w:r w:rsidRPr="008F7648">
        <w:rPr>
          <w:rFonts w:ascii="Cambria" w:hAnsi="Cambria"/>
          <w:noProof/>
        </w:rPr>
        <w:lastRenderedPageBreak/>
        <w:t>152531.</w:t>
      </w:r>
    </w:p>
    <w:p w14:paraId="7C690778"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Bonnefon, J.-F., A. Shariff, and I. Rahwan (2016), The social dilemma of autonomous vehicles, </w:t>
      </w:r>
      <w:r w:rsidRPr="008F7648">
        <w:rPr>
          <w:rFonts w:ascii="Cambria" w:hAnsi="Cambria"/>
          <w:i/>
          <w:iCs/>
          <w:noProof/>
        </w:rPr>
        <w:t>Science (80-. ).</w:t>
      </w:r>
      <w:r w:rsidRPr="008F7648">
        <w:rPr>
          <w:rFonts w:ascii="Cambria" w:hAnsi="Cambria"/>
          <w:noProof/>
        </w:rPr>
        <w:t xml:space="preserve">, </w:t>
      </w:r>
      <w:r w:rsidRPr="008F7648">
        <w:rPr>
          <w:rFonts w:ascii="Cambria" w:hAnsi="Cambria"/>
          <w:i/>
          <w:iCs/>
          <w:noProof/>
        </w:rPr>
        <w:t>352</w:t>
      </w:r>
      <w:r w:rsidRPr="008F7648">
        <w:rPr>
          <w:rFonts w:ascii="Cambria" w:hAnsi="Cambria"/>
          <w:noProof/>
        </w:rPr>
        <w:t>(6293), 1573–1576, doi:10.1126/science.aaf2654.</w:t>
      </w:r>
    </w:p>
    <w:p w14:paraId="6450927C"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Brown, J. R., G. C. Beroza, and D. R. Shelly (2008), An autocorrelation method to detect low frequency earthquakes within tremor, </w:t>
      </w:r>
      <w:r w:rsidRPr="008F7648">
        <w:rPr>
          <w:rFonts w:ascii="Cambria" w:hAnsi="Cambria"/>
          <w:i/>
          <w:iCs/>
          <w:noProof/>
        </w:rPr>
        <w:t>Geophys. Res. Lett.</w:t>
      </w:r>
      <w:r w:rsidRPr="008F7648">
        <w:rPr>
          <w:rFonts w:ascii="Cambria" w:hAnsi="Cambria"/>
          <w:noProof/>
        </w:rPr>
        <w:t xml:space="preserve">, </w:t>
      </w:r>
      <w:r w:rsidRPr="008F7648">
        <w:rPr>
          <w:rFonts w:ascii="Cambria" w:hAnsi="Cambria"/>
          <w:i/>
          <w:iCs/>
          <w:noProof/>
        </w:rPr>
        <w:t>35</w:t>
      </w:r>
      <w:r w:rsidRPr="008F7648">
        <w:rPr>
          <w:rFonts w:ascii="Cambria" w:hAnsi="Cambria"/>
          <w:noProof/>
        </w:rPr>
        <w:t>(16), 1–5, doi:10.1029/2008GL034560.</w:t>
      </w:r>
    </w:p>
    <w:p w14:paraId="02107DAF"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Chen, X., and P. M. Shearer (2013), California foreshock sequences suggest aseismic triggering process, </w:t>
      </w:r>
      <w:r w:rsidRPr="008F7648">
        <w:rPr>
          <w:rFonts w:ascii="Cambria" w:hAnsi="Cambria"/>
          <w:i/>
          <w:iCs/>
          <w:noProof/>
        </w:rPr>
        <w:t>Geophys. Res. Lett.</w:t>
      </w:r>
      <w:r w:rsidRPr="008F7648">
        <w:rPr>
          <w:rFonts w:ascii="Cambria" w:hAnsi="Cambria"/>
          <w:noProof/>
        </w:rPr>
        <w:t xml:space="preserve">, </w:t>
      </w:r>
      <w:r w:rsidRPr="008F7648">
        <w:rPr>
          <w:rFonts w:ascii="Cambria" w:hAnsi="Cambria"/>
          <w:i/>
          <w:iCs/>
          <w:noProof/>
        </w:rPr>
        <w:t>40</w:t>
      </w:r>
      <w:r w:rsidRPr="008F7648">
        <w:rPr>
          <w:rFonts w:ascii="Cambria" w:hAnsi="Cambria"/>
          <w:noProof/>
        </w:rPr>
        <w:t>(11), 2602–2607, doi:10.1002/grl.50444.</w:t>
      </w:r>
    </w:p>
    <w:p w14:paraId="4DB265DC"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Clinton, J. F., S. C. Bradford, T. H. Heaton, and J. Favela (2006), The observed wander of the natural frequencies in a structure, </w:t>
      </w:r>
      <w:r w:rsidRPr="008F7648">
        <w:rPr>
          <w:rFonts w:ascii="Cambria" w:hAnsi="Cambria"/>
          <w:i/>
          <w:iCs/>
          <w:noProof/>
        </w:rPr>
        <w:t>Bull. Seismol. Soc. Am.</w:t>
      </w:r>
      <w:r w:rsidRPr="008F7648">
        <w:rPr>
          <w:rFonts w:ascii="Cambria" w:hAnsi="Cambria"/>
          <w:noProof/>
        </w:rPr>
        <w:t xml:space="preserve">, </w:t>
      </w:r>
      <w:r w:rsidRPr="008F7648">
        <w:rPr>
          <w:rFonts w:ascii="Cambria" w:hAnsi="Cambria"/>
          <w:i/>
          <w:iCs/>
          <w:noProof/>
        </w:rPr>
        <w:t>96</w:t>
      </w:r>
      <w:r w:rsidRPr="008F7648">
        <w:rPr>
          <w:rFonts w:ascii="Cambria" w:hAnsi="Cambria"/>
          <w:noProof/>
        </w:rPr>
        <w:t>(1), 237–257, doi:10.1785/0120050052.</w:t>
      </w:r>
    </w:p>
    <w:p w14:paraId="4FFA871C"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Denolle, M. A., E. M. Dunham, G. A. Prieto, and G. C. Beroza (2014), Strong Ground Motion Prediction Using Virtual Earthquakes, </w:t>
      </w:r>
      <w:r w:rsidRPr="008F7648">
        <w:rPr>
          <w:rFonts w:ascii="Cambria" w:hAnsi="Cambria"/>
          <w:i/>
          <w:iCs/>
          <w:noProof/>
        </w:rPr>
        <w:t>Science (80-. ).</w:t>
      </w:r>
      <w:r w:rsidRPr="008F7648">
        <w:rPr>
          <w:rFonts w:ascii="Cambria" w:hAnsi="Cambria"/>
          <w:noProof/>
        </w:rPr>
        <w:t xml:space="preserve">, </w:t>
      </w:r>
      <w:r w:rsidRPr="008F7648">
        <w:rPr>
          <w:rFonts w:ascii="Cambria" w:hAnsi="Cambria"/>
          <w:i/>
          <w:iCs/>
          <w:noProof/>
        </w:rPr>
        <w:t>343</w:t>
      </w:r>
      <w:r w:rsidRPr="008F7648">
        <w:rPr>
          <w:rFonts w:ascii="Cambria" w:hAnsi="Cambria"/>
          <w:noProof/>
        </w:rPr>
        <w:t>(6169), 399–403, doi:10.1126/science.1245678.</w:t>
      </w:r>
    </w:p>
    <w:p w14:paraId="591E1403"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Ester, M., H. P. Kriegel, J. Sander, and X. Xu (1996), A Density-Based Algorithm for Discovering Clusters in Large Spatial Databases with Noise, </w:t>
      </w:r>
      <w:r w:rsidRPr="008F7648">
        <w:rPr>
          <w:rFonts w:ascii="Cambria" w:hAnsi="Cambria"/>
          <w:i/>
          <w:iCs/>
          <w:noProof/>
        </w:rPr>
        <w:t>Second Int. Conf. Knowl. Discov. Data Min.</w:t>
      </w:r>
      <w:r w:rsidRPr="008F7648">
        <w:rPr>
          <w:rFonts w:ascii="Cambria" w:hAnsi="Cambria"/>
          <w:noProof/>
        </w:rPr>
        <w:t>, 226–231, doi:10.1.1.71.1980.</w:t>
      </w:r>
    </w:p>
    <w:p w14:paraId="71F2A4EF"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Fan, W., and P. M. Shearer (2016), Local near instantaneously dynamically triggered aftershocks of large earthquakes, </w:t>
      </w:r>
      <w:r w:rsidRPr="008F7648">
        <w:rPr>
          <w:rFonts w:ascii="Cambria" w:hAnsi="Cambria"/>
          <w:i/>
          <w:iCs/>
          <w:noProof/>
        </w:rPr>
        <w:t>Science (80-. ).</w:t>
      </w:r>
      <w:r w:rsidRPr="008F7648">
        <w:rPr>
          <w:rFonts w:ascii="Cambria" w:hAnsi="Cambria"/>
          <w:noProof/>
        </w:rPr>
        <w:t xml:space="preserve">, </w:t>
      </w:r>
      <w:r w:rsidRPr="008F7648">
        <w:rPr>
          <w:rFonts w:ascii="Cambria" w:hAnsi="Cambria"/>
          <w:i/>
          <w:iCs/>
          <w:noProof/>
        </w:rPr>
        <w:t>353</w:t>
      </w:r>
      <w:r w:rsidRPr="008F7648">
        <w:rPr>
          <w:rFonts w:ascii="Cambria" w:hAnsi="Cambria"/>
          <w:noProof/>
        </w:rPr>
        <w:t>(6304), 1133–1136, doi:10.1126/science.aag0013.</w:t>
      </w:r>
    </w:p>
    <w:p w14:paraId="04AE499B"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Giardini, D. (2009), Geothermal quake risks must be faced, </w:t>
      </w:r>
      <w:r w:rsidRPr="008F7648">
        <w:rPr>
          <w:rFonts w:ascii="Cambria" w:hAnsi="Cambria"/>
          <w:i/>
          <w:iCs/>
          <w:noProof/>
        </w:rPr>
        <w:t>Nature</w:t>
      </w:r>
      <w:r w:rsidRPr="008F7648">
        <w:rPr>
          <w:rFonts w:ascii="Cambria" w:hAnsi="Cambria"/>
          <w:noProof/>
        </w:rPr>
        <w:t xml:space="preserve">, </w:t>
      </w:r>
      <w:r w:rsidRPr="008F7648">
        <w:rPr>
          <w:rFonts w:ascii="Cambria" w:hAnsi="Cambria"/>
          <w:i/>
          <w:iCs/>
          <w:noProof/>
        </w:rPr>
        <w:t>462</w:t>
      </w:r>
      <w:r w:rsidRPr="008F7648">
        <w:rPr>
          <w:rFonts w:ascii="Cambria" w:hAnsi="Cambria"/>
          <w:noProof/>
        </w:rPr>
        <w:t>(7275), 848–849, doi:10.1038/462848a.</w:t>
      </w:r>
    </w:p>
    <w:p w14:paraId="2D4A7EA0"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Hardebeck, J. L., and D. R. Shelly (2016), Aftershocks of the 2014 South Napa, California, Earthquake: Complex Faulting on Secondary Faults, </w:t>
      </w:r>
      <w:r w:rsidRPr="008F7648">
        <w:rPr>
          <w:rFonts w:ascii="Cambria" w:hAnsi="Cambria"/>
          <w:i/>
          <w:iCs/>
          <w:noProof/>
        </w:rPr>
        <w:t>Bull. Seismol. Soc. Am.</w:t>
      </w:r>
      <w:r w:rsidRPr="008F7648">
        <w:rPr>
          <w:rFonts w:ascii="Cambria" w:hAnsi="Cambria"/>
          <w:noProof/>
        </w:rPr>
        <w:t xml:space="preserve">, </w:t>
      </w:r>
      <w:r w:rsidRPr="008F7648">
        <w:rPr>
          <w:rFonts w:ascii="Cambria" w:hAnsi="Cambria"/>
          <w:i/>
          <w:iCs/>
          <w:noProof/>
        </w:rPr>
        <w:t>106</w:t>
      </w:r>
      <w:r w:rsidRPr="008F7648">
        <w:rPr>
          <w:rFonts w:ascii="Cambria" w:hAnsi="Cambria"/>
          <w:noProof/>
        </w:rPr>
        <w:t>(3), 1100–1109, doi:10.1785/0120150169.</w:t>
      </w:r>
    </w:p>
    <w:p w14:paraId="1DE88643"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Harris, D. B. (2006), Subspace detectors : Theory, , UCRL-TR-222758; 48, doi:10.2172/900081.</w:t>
      </w:r>
    </w:p>
    <w:p w14:paraId="7C736C69"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Harris, D. B., and T. Paik (2006), Subspace Detectors : Efficient Implementation, </w:t>
      </w:r>
      <w:r w:rsidRPr="008F7648">
        <w:rPr>
          <w:rFonts w:ascii="Cambria" w:hAnsi="Cambria"/>
          <w:i/>
          <w:iCs/>
          <w:noProof/>
        </w:rPr>
        <w:t>Contract</w:t>
      </w:r>
      <w:r w:rsidRPr="008F7648">
        <w:rPr>
          <w:rFonts w:ascii="Cambria" w:hAnsi="Cambria"/>
          <w:noProof/>
        </w:rPr>
        <w:t>, doi:10.2172/898451.</w:t>
      </w:r>
    </w:p>
    <w:p w14:paraId="7313018F"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8F7648">
        <w:rPr>
          <w:rFonts w:ascii="Cambria" w:hAnsi="Cambria"/>
          <w:i/>
          <w:iCs/>
          <w:noProof/>
        </w:rPr>
        <w:t>M</w:t>
      </w:r>
      <w:r w:rsidRPr="008F7648">
        <w:rPr>
          <w:rFonts w:ascii="Cambria" w:hAnsi="Cambria"/>
          <w:noProof/>
        </w:rPr>
        <w:t xml:space="preserve"> </w:t>
      </w:r>
      <w:r w:rsidRPr="008F7648">
        <w:rPr>
          <w:rFonts w:ascii="Cambria" w:hAnsi="Cambria"/>
          <w:noProof/>
          <w:vertAlign w:val="subscript"/>
        </w:rPr>
        <w:t>w</w:t>
      </w:r>
      <w:r w:rsidRPr="008F7648">
        <w:rPr>
          <w:rFonts w:ascii="Cambria" w:hAnsi="Cambria"/>
          <w:noProof/>
        </w:rPr>
        <w:t xml:space="preserve">  7.0) Observed </w:t>
      </w:r>
      <w:r w:rsidRPr="008F7648">
        <w:rPr>
          <w:rFonts w:ascii="Cambria" w:hAnsi="Cambria"/>
          <w:noProof/>
        </w:rPr>
        <w:lastRenderedPageBreak/>
        <w:t xml:space="preserve">by a Dense Seismic Array, </w:t>
      </w:r>
      <w:r w:rsidRPr="008F7648">
        <w:rPr>
          <w:rFonts w:ascii="Cambria" w:hAnsi="Cambria"/>
          <w:i/>
          <w:iCs/>
          <w:noProof/>
        </w:rPr>
        <w:t>Seismol. Res. Lett.</w:t>
      </w:r>
      <w:r w:rsidRPr="008F7648">
        <w:rPr>
          <w:rFonts w:ascii="Cambria" w:hAnsi="Cambria"/>
          <w:noProof/>
        </w:rPr>
        <w:t xml:space="preserve">, </w:t>
      </w:r>
      <w:r w:rsidRPr="008F7648">
        <w:rPr>
          <w:rFonts w:ascii="Cambria" w:hAnsi="Cambria"/>
          <w:i/>
          <w:iCs/>
          <w:noProof/>
        </w:rPr>
        <w:t>87</w:t>
      </w:r>
      <w:r w:rsidRPr="008F7648">
        <w:rPr>
          <w:rFonts w:ascii="Cambria" w:hAnsi="Cambria"/>
          <w:noProof/>
        </w:rPr>
        <w:t>(5), 1044–1049, doi:10.1785/0220160107.</w:t>
      </w:r>
    </w:p>
    <w:p w14:paraId="3B2FD03F"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Howell, S., B. Smith-Konter, N. Frazer, X. Tong, and D. Sandwell (2016), The vertical fingerprint of earthquake cycle loading in southern California, </w:t>
      </w:r>
      <w:r w:rsidRPr="008F7648">
        <w:rPr>
          <w:rFonts w:ascii="Cambria" w:hAnsi="Cambria"/>
          <w:i/>
          <w:iCs/>
          <w:noProof/>
        </w:rPr>
        <w:t>Nat. Geosci.</w:t>
      </w:r>
      <w:r w:rsidRPr="008F7648">
        <w:rPr>
          <w:rFonts w:ascii="Cambria" w:hAnsi="Cambria"/>
          <w:noProof/>
        </w:rPr>
        <w:t xml:space="preserve">, </w:t>
      </w:r>
      <w:r w:rsidRPr="008F7648">
        <w:rPr>
          <w:rFonts w:ascii="Cambria" w:hAnsi="Cambria"/>
          <w:i/>
          <w:iCs/>
          <w:noProof/>
        </w:rPr>
        <w:t>9</w:t>
      </w:r>
      <w:r w:rsidRPr="008F7648">
        <w:rPr>
          <w:rFonts w:ascii="Cambria" w:hAnsi="Cambria"/>
          <w:noProof/>
        </w:rPr>
        <w:t>(8), 611–614, doi:10.1038/ngeo2741.</w:t>
      </w:r>
    </w:p>
    <w:p w14:paraId="3454E01F"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Hsu, T. Y., R. T. Wu, and K. C. Chang (2016), Two Novel Approaches to Reduce False Alarm Due to Non-Earthquake Events for On-Site Earthquake Early Warning System, </w:t>
      </w:r>
      <w:r w:rsidRPr="008F7648">
        <w:rPr>
          <w:rFonts w:ascii="Cambria" w:hAnsi="Cambria"/>
          <w:i/>
          <w:iCs/>
          <w:noProof/>
        </w:rPr>
        <w:t>Comput. Civ. Infrastruct. Eng.</w:t>
      </w:r>
      <w:r w:rsidRPr="008F7648">
        <w:rPr>
          <w:rFonts w:ascii="Cambria" w:hAnsi="Cambria"/>
          <w:noProof/>
        </w:rPr>
        <w:t xml:space="preserve">, </w:t>
      </w:r>
      <w:r w:rsidRPr="008F7648">
        <w:rPr>
          <w:rFonts w:ascii="Cambria" w:hAnsi="Cambria"/>
          <w:i/>
          <w:iCs/>
          <w:noProof/>
        </w:rPr>
        <w:t>0</w:t>
      </w:r>
      <w:r w:rsidRPr="008F7648">
        <w:rPr>
          <w:rFonts w:ascii="Cambria" w:hAnsi="Cambria"/>
          <w:noProof/>
        </w:rPr>
        <w:t>, 1–15, doi:10.1111/mice.12191.</w:t>
      </w:r>
    </w:p>
    <w:p w14:paraId="3726D9EE"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Huang, M., H. Tung, E. J. Fielding, H. Huang, C. Liang, C. Huang, and J.-C. Hu (2016), Multiple fault slip triggered above the 2016 M w 6 . 4 MeiNong earthquake in Taiwan, </w:t>
      </w:r>
      <w:r w:rsidRPr="008F7648">
        <w:rPr>
          <w:rFonts w:ascii="Cambria" w:hAnsi="Cambria"/>
          <w:i/>
          <w:iCs/>
          <w:noProof/>
        </w:rPr>
        <w:t>Geophys. Res. Lett.</w:t>
      </w:r>
      <w:r w:rsidRPr="008F7648">
        <w:rPr>
          <w:rFonts w:ascii="Cambria" w:hAnsi="Cambria"/>
          <w:noProof/>
        </w:rPr>
        <w:t xml:space="preserve">, </w:t>
      </w:r>
      <w:r w:rsidRPr="008F7648">
        <w:rPr>
          <w:rFonts w:ascii="Cambria" w:hAnsi="Cambria"/>
          <w:i/>
          <w:iCs/>
          <w:noProof/>
        </w:rPr>
        <w:t>43</w:t>
      </w:r>
      <w:r w:rsidRPr="008F7648">
        <w:rPr>
          <w:rFonts w:ascii="Cambria" w:hAnsi="Cambria"/>
          <w:noProof/>
        </w:rPr>
        <w:t>(14), 7459–7467, doi:10.1002/2016GL069351.</w:t>
      </w:r>
    </w:p>
    <w:p w14:paraId="6883630A"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Huang, Y., and G. C. Beroza (2015), Temporal variation in the magnitude-frequency distribution during the Guy-Greenbrier earthquake sequence, </w:t>
      </w:r>
      <w:r w:rsidRPr="008F7648">
        <w:rPr>
          <w:rFonts w:ascii="Cambria" w:hAnsi="Cambria"/>
          <w:i/>
          <w:iCs/>
          <w:noProof/>
        </w:rPr>
        <w:t>Geophys. Res. Lett.</w:t>
      </w:r>
      <w:r w:rsidRPr="008F7648">
        <w:rPr>
          <w:rFonts w:ascii="Cambria" w:hAnsi="Cambria"/>
          <w:noProof/>
        </w:rPr>
        <w:t xml:space="preserve">, </w:t>
      </w:r>
      <w:r w:rsidRPr="008F7648">
        <w:rPr>
          <w:rFonts w:ascii="Cambria" w:hAnsi="Cambria"/>
          <w:i/>
          <w:iCs/>
          <w:noProof/>
        </w:rPr>
        <w:t>42</w:t>
      </w:r>
      <w:r w:rsidRPr="008F7648">
        <w:rPr>
          <w:rFonts w:ascii="Cambria" w:hAnsi="Cambria"/>
          <w:noProof/>
        </w:rPr>
        <w:t>(16), 6639–6646, doi:10.1002/2015GL065170.</w:t>
      </w:r>
    </w:p>
    <w:p w14:paraId="137B5FD6"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Jiang, J., and N. Lapusta (2016), Deeper penetration of large earthquakes on seismically quiescent faults, </w:t>
      </w:r>
      <w:r w:rsidRPr="008F7648">
        <w:rPr>
          <w:rFonts w:ascii="Cambria" w:hAnsi="Cambria"/>
          <w:i/>
          <w:iCs/>
          <w:noProof/>
        </w:rPr>
        <w:t>Science (80-. ).</w:t>
      </w:r>
      <w:r w:rsidRPr="008F7648">
        <w:rPr>
          <w:rFonts w:ascii="Cambria" w:hAnsi="Cambria"/>
          <w:noProof/>
        </w:rPr>
        <w:t xml:space="preserve">, </w:t>
      </w:r>
      <w:r w:rsidRPr="008F7648">
        <w:rPr>
          <w:rFonts w:ascii="Cambria" w:hAnsi="Cambria"/>
          <w:i/>
          <w:iCs/>
          <w:noProof/>
        </w:rPr>
        <w:t>352</w:t>
      </w:r>
      <w:r w:rsidRPr="008F7648">
        <w:rPr>
          <w:rFonts w:ascii="Cambria" w:hAnsi="Cambria"/>
          <w:noProof/>
        </w:rPr>
        <w:t>(6291), 1293–1297, doi:10.1126/science.aaf1496.</w:t>
      </w:r>
    </w:p>
    <w:p w14:paraId="7F18491D"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Lay, T., H. Kanamori, C. J. Ammon, K. D. Koper, A. R. Hutko, L. Ye, H. Yue, and T. M. Rushing (2012), Depth-varying rupture properties of subduction zone megathrust faults, </w:t>
      </w:r>
      <w:r w:rsidRPr="008F7648">
        <w:rPr>
          <w:rFonts w:ascii="Cambria" w:hAnsi="Cambria"/>
          <w:i/>
          <w:iCs/>
          <w:noProof/>
        </w:rPr>
        <w:t>J. Geophys. Res. Solid Earth</w:t>
      </w:r>
      <w:r w:rsidRPr="008F7648">
        <w:rPr>
          <w:rFonts w:ascii="Cambria" w:hAnsi="Cambria"/>
          <w:noProof/>
        </w:rPr>
        <w:t xml:space="preserve">, </w:t>
      </w:r>
      <w:r w:rsidRPr="008F7648">
        <w:rPr>
          <w:rFonts w:ascii="Cambria" w:hAnsi="Cambria"/>
          <w:i/>
          <w:iCs/>
          <w:noProof/>
        </w:rPr>
        <w:t>117</w:t>
      </w:r>
      <w:r w:rsidRPr="008F7648">
        <w:rPr>
          <w:rFonts w:ascii="Cambria" w:hAnsi="Cambria"/>
          <w:noProof/>
        </w:rPr>
        <w:t>(4), 1–21, doi:10.1029/2011JB009133.</w:t>
      </w:r>
    </w:p>
    <w:p w14:paraId="61B9DC76"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8F7648">
        <w:rPr>
          <w:rFonts w:ascii="Cambria" w:hAnsi="Cambria"/>
          <w:i/>
          <w:iCs/>
          <w:noProof/>
        </w:rPr>
        <w:t>Geophys. Res. Lett.</w:t>
      </w:r>
      <w:r w:rsidRPr="008F7648">
        <w:rPr>
          <w:rFonts w:ascii="Cambria" w:hAnsi="Cambria"/>
          <w:noProof/>
        </w:rPr>
        <w:t xml:space="preserve">, </w:t>
      </w:r>
      <w:r w:rsidRPr="008F7648">
        <w:rPr>
          <w:rFonts w:ascii="Cambria" w:hAnsi="Cambria"/>
          <w:i/>
          <w:iCs/>
          <w:noProof/>
        </w:rPr>
        <w:t>43</w:t>
      </w:r>
      <w:r w:rsidRPr="008F7648">
        <w:rPr>
          <w:rFonts w:ascii="Cambria" w:hAnsi="Cambria"/>
          <w:noProof/>
        </w:rPr>
        <w:t>(10), 4979–4985, doi:10.1002/2016GL068843.</w:t>
      </w:r>
    </w:p>
    <w:p w14:paraId="324B8FAE"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Lin, P.-Y. P., J. B. Gaherty, G. Jin, J. A. Collins, D. Lizarralde, R. L. Evans, and G. Hirth (2016), High-resolution seismic constraints on flow dynamics in the oceanic asthenosphere, </w:t>
      </w:r>
      <w:r w:rsidRPr="008F7648">
        <w:rPr>
          <w:rFonts w:ascii="Cambria" w:hAnsi="Cambria"/>
          <w:i/>
          <w:iCs/>
          <w:noProof/>
        </w:rPr>
        <w:t>Nature</w:t>
      </w:r>
      <w:r w:rsidRPr="008F7648">
        <w:rPr>
          <w:rFonts w:ascii="Cambria" w:hAnsi="Cambria"/>
          <w:noProof/>
        </w:rPr>
        <w:t>, 1–9, doi:10.1038/nature18012.</w:t>
      </w:r>
    </w:p>
    <w:p w14:paraId="17D3E6DF"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Mak, S., and D. Schorlemmer (2016), What Makes People Respond to “Did You Feel It?”?, </w:t>
      </w:r>
      <w:r w:rsidRPr="008F7648">
        <w:rPr>
          <w:rFonts w:ascii="Cambria" w:hAnsi="Cambria"/>
          <w:i/>
          <w:iCs/>
          <w:noProof/>
        </w:rPr>
        <w:t>Seismol. Res. Lett.</w:t>
      </w:r>
      <w:r w:rsidRPr="008F7648">
        <w:rPr>
          <w:rFonts w:ascii="Cambria" w:hAnsi="Cambria"/>
          <w:noProof/>
        </w:rPr>
        <w:t xml:space="preserve">, </w:t>
      </w:r>
      <w:r w:rsidRPr="008F7648">
        <w:rPr>
          <w:rFonts w:ascii="Cambria" w:hAnsi="Cambria"/>
          <w:i/>
          <w:iCs/>
          <w:noProof/>
        </w:rPr>
        <w:t>87</w:t>
      </w:r>
      <w:r w:rsidRPr="008F7648">
        <w:rPr>
          <w:rFonts w:ascii="Cambria" w:hAnsi="Cambria"/>
          <w:noProof/>
        </w:rPr>
        <w:t>(1), 119–131, doi:10.1785/0220150056.</w:t>
      </w:r>
    </w:p>
    <w:p w14:paraId="374CB8A0"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Mallard, C., N. Coltice, M. Seton, R. D. Müller, and P. J. Tackley (2016), Subduction controls the distribution and fragmentation of Earth’s tectonic plates, </w:t>
      </w:r>
      <w:r w:rsidRPr="008F7648">
        <w:rPr>
          <w:rFonts w:ascii="Cambria" w:hAnsi="Cambria"/>
          <w:i/>
          <w:iCs/>
          <w:noProof/>
        </w:rPr>
        <w:t>Nature</w:t>
      </w:r>
      <w:r w:rsidRPr="008F7648">
        <w:rPr>
          <w:rFonts w:ascii="Cambria" w:hAnsi="Cambria"/>
          <w:noProof/>
        </w:rPr>
        <w:t xml:space="preserve">, </w:t>
      </w:r>
      <w:r w:rsidRPr="008F7648">
        <w:rPr>
          <w:rFonts w:ascii="Cambria" w:hAnsi="Cambria"/>
          <w:i/>
          <w:iCs/>
          <w:noProof/>
        </w:rPr>
        <w:t>advance on</w:t>
      </w:r>
      <w:r w:rsidRPr="008F7648">
        <w:rPr>
          <w:rFonts w:ascii="Cambria" w:hAnsi="Cambria"/>
          <w:noProof/>
        </w:rPr>
        <w:t>, doi:10.1038/nature17992.</w:t>
      </w:r>
    </w:p>
    <w:p w14:paraId="1553B422"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Meier, M.-A., T. Heaton, and J. Clinton (2016), Evidence for universal earthquake rupture initiation behavior, </w:t>
      </w:r>
      <w:r w:rsidRPr="008F7648">
        <w:rPr>
          <w:rFonts w:ascii="Cambria" w:hAnsi="Cambria"/>
          <w:i/>
          <w:iCs/>
          <w:noProof/>
        </w:rPr>
        <w:t>Geophys. Res. Lett.</w:t>
      </w:r>
      <w:r w:rsidRPr="008F7648">
        <w:rPr>
          <w:rFonts w:ascii="Cambria" w:hAnsi="Cambria"/>
          <w:noProof/>
        </w:rPr>
        <w:t>, (626), 1–6, doi:10.1002/2016GL070081.</w:t>
      </w:r>
    </w:p>
    <w:p w14:paraId="4732464E"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Melgar, D. et al. (2016a), Local tsunami warnings: Perspectives from recent large events, </w:t>
      </w:r>
      <w:r w:rsidRPr="008F7648">
        <w:rPr>
          <w:rFonts w:ascii="Cambria" w:hAnsi="Cambria"/>
          <w:i/>
          <w:iCs/>
          <w:noProof/>
        </w:rPr>
        <w:t>Geophys. Res. Lett.</w:t>
      </w:r>
      <w:r w:rsidRPr="008F7648">
        <w:rPr>
          <w:rFonts w:ascii="Cambria" w:hAnsi="Cambria"/>
          <w:noProof/>
        </w:rPr>
        <w:t xml:space="preserve">, </w:t>
      </w:r>
      <w:r w:rsidRPr="008F7648">
        <w:rPr>
          <w:rFonts w:ascii="Cambria" w:hAnsi="Cambria"/>
          <w:i/>
          <w:iCs/>
          <w:noProof/>
        </w:rPr>
        <w:t>43</w:t>
      </w:r>
      <w:r w:rsidRPr="008F7648">
        <w:rPr>
          <w:rFonts w:ascii="Cambria" w:hAnsi="Cambria"/>
          <w:noProof/>
        </w:rPr>
        <w:t>(3), 1109–1117, doi:10.1002/2015GL067100.</w:t>
      </w:r>
    </w:p>
    <w:p w14:paraId="6EC002E3"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8F7648">
        <w:rPr>
          <w:rFonts w:ascii="Cambria" w:hAnsi="Cambria"/>
          <w:i/>
          <w:iCs/>
          <w:noProof/>
        </w:rPr>
        <w:t>Geophys. Res. Lett.</w:t>
      </w:r>
      <w:r w:rsidRPr="008F7648">
        <w:rPr>
          <w:rFonts w:ascii="Cambria" w:hAnsi="Cambria"/>
          <w:noProof/>
        </w:rPr>
        <w:t>, 961–966, doi:10.1002/2015GL067369.</w:t>
      </w:r>
    </w:p>
    <w:p w14:paraId="573BB586"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Nishida, K., and R. Takagi (2016), Teleseismic S wave microseisms, </w:t>
      </w:r>
      <w:r w:rsidRPr="008F7648">
        <w:rPr>
          <w:rFonts w:ascii="Cambria" w:hAnsi="Cambria"/>
          <w:i/>
          <w:iCs/>
          <w:noProof/>
        </w:rPr>
        <w:t>Science (80-. ).</w:t>
      </w:r>
      <w:r w:rsidRPr="008F7648">
        <w:rPr>
          <w:rFonts w:ascii="Cambria" w:hAnsi="Cambria"/>
          <w:noProof/>
        </w:rPr>
        <w:t xml:space="preserve">, </w:t>
      </w:r>
      <w:r w:rsidRPr="008F7648">
        <w:rPr>
          <w:rFonts w:ascii="Cambria" w:hAnsi="Cambria"/>
          <w:i/>
          <w:iCs/>
          <w:noProof/>
        </w:rPr>
        <w:t>353</w:t>
      </w:r>
      <w:r w:rsidRPr="008F7648">
        <w:rPr>
          <w:rFonts w:ascii="Cambria" w:hAnsi="Cambria"/>
          <w:noProof/>
        </w:rPr>
        <w:t>(6302), 919–921, doi:10.1126/science.aaf7573.</w:t>
      </w:r>
    </w:p>
    <w:p w14:paraId="28AFC7A6"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Porritt, R. W., and S. Yoshioka (2016), Slab pileup in the mantle transition zone and the 30 May 2015 Chichi-jima earthquake, </w:t>
      </w:r>
      <w:r w:rsidRPr="008F7648">
        <w:rPr>
          <w:rFonts w:ascii="Cambria" w:hAnsi="Cambria"/>
          <w:i/>
          <w:iCs/>
          <w:noProof/>
        </w:rPr>
        <w:t>Geophys. Res. Lett.</w:t>
      </w:r>
      <w:r w:rsidRPr="008F7648">
        <w:rPr>
          <w:rFonts w:ascii="Cambria" w:hAnsi="Cambria"/>
          <w:noProof/>
        </w:rPr>
        <w:t xml:space="preserve">, </w:t>
      </w:r>
      <w:r w:rsidRPr="008F7648">
        <w:rPr>
          <w:rFonts w:ascii="Cambria" w:hAnsi="Cambria"/>
          <w:i/>
          <w:iCs/>
          <w:noProof/>
        </w:rPr>
        <w:t>43</w:t>
      </w:r>
      <w:r w:rsidRPr="008F7648">
        <w:rPr>
          <w:rFonts w:ascii="Cambria" w:hAnsi="Cambria"/>
          <w:noProof/>
        </w:rPr>
        <w:t>(10), 4905–4912, doi:10.1002/2016GL068168.</w:t>
      </w:r>
    </w:p>
    <w:p w14:paraId="7A8AE958"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Rosen, J. (2016), The Subduction Zone Observatory takes shape, </w:t>
      </w:r>
      <w:r w:rsidRPr="008F7648">
        <w:rPr>
          <w:rFonts w:ascii="Cambria" w:hAnsi="Cambria"/>
          <w:i/>
          <w:iCs/>
          <w:noProof/>
        </w:rPr>
        <w:t>Science (80-. ).</w:t>
      </w:r>
      <w:r w:rsidRPr="008F7648">
        <w:rPr>
          <w:rFonts w:ascii="Cambria" w:hAnsi="Cambria"/>
          <w:noProof/>
        </w:rPr>
        <w:t xml:space="preserve">, </w:t>
      </w:r>
      <w:r w:rsidRPr="008F7648">
        <w:rPr>
          <w:rFonts w:ascii="Cambria" w:hAnsi="Cambria"/>
          <w:i/>
          <w:iCs/>
          <w:noProof/>
        </w:rPr>
        <w:t>353</w:t>
      </w:r>
      <w:r w:rsidRPr="008F7648">
        <w:rPr>
          <w:rFonts w:ascii="Cambria" w:hAnsi="Cambria"/>
          <w:noProof/>
        </w:rPr>
        <w:t>(6306), 1347–1348, doi:10.1126/science.353.6306.1347.</w:t>
      </w:r>
    </w:p>
    <w:p w14:paraId="3E26BE18"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Shelly, D. R., G. C. Beroza, S. Ide, and S. Nakamula (2006), Low-frequency earthquakes in Shikoku, Japan, and their relationship to episodic tremor and slip., </w:t>
      </w:r>
      <w:r w:rsidRPr="008F7648">
        <w:rPr>
          <w:rFonts w:ascii="Cambria" w:hAnsi="Cambria"/>
          <w:i/>
          <w:iCs/>
          <w:noProof/>
        </w:rPr>
        <w:t>Nature</w:t>
      </w:r>
      <w:r w:rsidRPr="008F7648">
        <w:rPr>
          <w:rFonts w:ascii="Cambria" w:hAnsi="Cambria"/>
          <w:noProof/>
        </w:rPr>
        <w:t xml:space="preserve">, </w:t>
      </w:r>
      <w:r w:rsidRPr="008F7648">
        <w:rPr>
          <w:rFonts w:ascii="Cambria" w:hAnsi="Cambria"/>
          <w:i/>
          <w:iCs/>
          <w:noProof/>
        </w:rPr>
        <w:t>442</w:t>
      </w:r>
      <w:r w:rsidRPr="008F7648">
        <w:rPr>
          <w:rFonts w:ascii="Cambria" w:hAnsi="Cambria"/>
          <w:noProof/>
        </w:rPr>
        <w:t>(7099), 188–191, doi:10.1038/nature04931.</w:t>
      </w:r>
    </w:p>
    <w:p w14:paraId="6F577290"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Stammler, K., and L. Ceranna (2016), Influence of Wind Turbines on Seismic Records of the Gräfenberg Array, </w:t>
      </w:r>
      <w:r w:rsidRPr="008F7648">
        <w:rPr>
          <w:rFonts w:ascii="Cambria" w:hAnsi="Cambria"/>
          <w:i/>
          <w:iCs/>
          <w:noProof/>
        </w:rPr>
        <w:t>Seismol. Res. Lett.</w:t>
      </w:r>
      <w:r w:rsidRPr="008F7648">
        <w:rPr>
          <w:rFonts w:ascii="Cambria" w:hAnsi="Cambria"/>
          <w:noProof/>
        </w:rPr>
        <w:t xml:space="preserve">, </w:t>
      </w:r>
      <w:r w:rsidRPr="008F7648">
        <w:rPr>
          <w:rFonts w:ascii="Cambria" w:hAnsi="Cambria"/>
          <w:i/>
          <w:iCs/>
          <w:noProof/>
        </w:rPr>
        <w:t>87</w:t>
      </w:r>
      <w:r w:rsidRPr="008F7648">
        <w:rPr>
          <w:rFonts w:ascii="Cambria" w:hAnsi="Cambria"/>
          <w:noProof/>
        </w:rPr>
        <w:t>(5), 1075–1081, doi:10.1785/0220160049.</w:t>
      </w:r>
    </w:p>
    <w:p w14:paraId="08D2E1F9"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Thomas, A. M., G. C. Beroza, and D. R. Shelly (2016), Constraints on the source parameters of low-frequencyearthquakes on the San Andreas Fault, </w:t>
      </w:r>
      <w:r w:rsidRPr="008F7648">
        <w:rPr>
          <w:rFonts w:ascii="Cambria" w:hAnsi="Cambria"/>
          <w:i/>
          <w:iCs/>
          <w:noProof/>
        </w:rPr>
        <w:t>Geophys. Res. Lett.</w:t>
      </w:r>
      <w:r w:rsidRPr="008F7648">
        <w:rPr>
          <w:rFonts w:ascii="Cambria" w:hAnsi="Cambria"/>
          <w:noProof/>
        </w:rPr>
        <w:t xml:space="preserve">, </w:t>
      </w:r>
      <w:r w:rsidRPr="008F7648">
        <w:rPr>
          <w:rFonts w:ascii="Cambria" w:hAnsi="Cambria"/>
          <w:i/>
          <w:iCs/>
          <w:noProof/>
        </w:rPr>
        <w:t>43</w:t>
      </w:r>
      <w:r w:rsidRPr="008F7648">
        <w:rPr>
          <w:rFonts w:ascii="Cambria" w:hAnsi="Cambria"/>
          <w:noProof/>
        </w:rPr>
        <w:t>, 1464–1471, doi:10.1002/2015GL067173.Received.</w:t>
      </w:r>
    </w:p>
    <w:p w14:paraId="1D33B10D"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Weingarten, M., S. Ge, J. W. Godt, B. A. Bekins, and J. L. Rubinstein (2015), High-rate injection is associated with the increase in U.S. mid-continent seismicity, </w:t>
      </w:r>
      <w:r w:rsidRPr="008F7648">
        <w:rPr>
          <w:rFonts w:ascii="Cambria" w:hAnsi="Cambria"/>
          <w:i/>
          <w:iCs/>
          <w:noProof/>
        </w:rPr>
        <w:t>Science (80-. ).</w:t>
      </w:r>
      <w:r w:rsidRPr="008F7648">
        <w:rPr>
          <w:rFonts w:ascii="Cambria" w:hAnsi="Cambria"/>
          <w:noProof/>
        </w:rPr>
        <w:t xml:space="preserve">, </w:t>
      </w:r>
      <w:r w:rsidRPr="008F7648">
        <w:rPr>
          <w:rFonts w:ascii="Cambria" w:hAnsi="Cambria"/>
          <w:i/>
          <w:iCs/>
          <w:noProof/>
        </w:rPr>
        <w:t>348</w:t>
      </w:r>
      <w:r w:rsidRPr="008F7648">
        <w:rPr>
          <w:rFonts w:ascii="Cambria" w:hAnsi="Cambria"/>
          <w:noProof/>
        </w:rPr>
        <w:t>(6241), 1336–1340, doi:10.1126/science.aab1345.</w:t>
      </w:r>
    </w:p>
    <w:p w14:paraId="631BFDE9"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Wu, B.-R., N.-C. Hsiao, P.-Y. Lin, T.-Y. Hsu, C.-Y. Chen, S.-K. Huang, and H.-W. Chiang (2016), An integrated earthquake early warning system and its performance at schools in Taiwan, </w:t>
      </w:r>
      <w:r w:rsidRPr="008F7648">
        <w:rPr>
          <w:rFonts w:ascii="Cambria" w:hAnsi="Cambria"/>
          <w:i/>
          <w:iCs/>
          <w:noProof/>
        </w:rPr>
        <w:t>J. Seismol.</w:t>
      </w:r>
      <w:r w:rsidRPr="008F7648">
        <w:rPr>
          <w:rFonts w:ascii="Cambria" w:hAnsi="Cambria"/>
          <w:noProof/>
        </w:rPr>
        <w:t>, doi:10.1007/s10950-016-9595-3.</w:t>
      </w:r>
    </w:p>
    <w:p w14:paraId="43E8CAB5"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Yokota, Y., T. Ishikawa, S. Watanabe, T. Tashiro, and A. Asada (2016), Seafloor geodetic constraints on interplate coupling of the Nankai Trough megathrust zone, </w:t>
      </w:r>
      <w:r w:rsidRPr="008F7648">
        <w:rPr>
          <w:rFonts w:ascii="Cambria" w:hAnsi="Cambria"/>
          <w:i/>
          <w:iCs/>
          <w:noProof/>
        </w:rPr>
        <w:t>Nature</w:t>
      </w:r>
      <w:r w:rsidRPr="008F7648">
        <w:rPr>
          <w:rFonts w:ascii="Cambria" w:hAnsi="Cambria"/>
          <w:noProof/>
        </w:rPr>
        <w:t>, 4–6, doi:10.1038/nature17632.</w:t>
      </w:r>
    </w:p>
    <w:p w14:paraId="54B54D48"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Yoon, C. E., O. OReilly, K. J. Bergen, G. C. Beroza, O. O’Reilly, K. J. Bergen, and G. C. Beroza (2015), Earthquake detection through computationally efficient similarity search, </w:t>
      </w:r>
      <w:r w:rsidRPr="008F7648">
        <w:rPr>
          <w:rFonts w:ascii="Cambria" w:hAnsi="Cambria"/>
          <w:i/>
          <w:iCs/>
          <w:noProof/>
        </w:rPr>
        <w:t>Sci. Adv.</w:t>
      </w:r>
      <w:r w:rsidRPr="008F7648">
        <w:rPr>
          <w:rFonts w:ascii="Cambria" w:hAnsi="Cambria"/>
          <w:noProof/>
        </w:rPr>
        <w:t xml:space="preserve">, </w:t>
      </w:r>
      <w:r w:rsidRPr="008F7648">
        <w:rPr>
          <w:rFonts w:ascii="Cambria" w:hAnsi="Cambria"/>
          <w:i/>
          <w:iCs/>
          <w:noProof/>
        </w:rPr>
        <w:t>1</w:t>
      </w:r>
      <w:r w:rsidRPr="008F7648">
        <w:rPr>
          <w:rFonts w:ascii="Cambria" w:hAnsi="Cambria"/>
          <w:noProof/>
        </w:rPr>
        <w:t>(11), e1501057–e1501057, doi:10.1126/sciadv.1501057.</w:t>
      </w:r>
    </w:p>
    <w:p w14:paraId="4A62A097" w14:textId="77777777" w:rsidR="008F7648" w:rsidRPr="008F7648" w:rsidRDefault="008F7648" w:rsidP="008F7648">
      <w:pPr>
        <w:widowControl w:val="0"/>
        <w:autoSpaceDE w:val="0"/>
        <w:autoSpaceDN w:val="0"/>
        <w:adjustRightInd w:val="0"/>
        <w:ind w:left="480" w:hanging="480"/>
        <w:rPr>
          <w:rFonts w:ascii="Cambria" w:hAnsi="Cambria"/>
          <w:noProof/>
        </w:rPr>
      </w:pPr>
      <w:r w:rsidRPr="008F7648">
        <w:rPr>
          <w:rFonts w:ascii="Cambria" w:hAnsi="Cambria"/>
          <w:noProof/>
        </w:rPr>
        <w:t xml:space="preserve">Zaliapin, I., and Y. Ben-zion (2015), Discriminating characteristics of tectonic and human-induced seismicity, </w:t>
      </w:r>
      <w:r w:rsidRPr="008F7648">
        <w:rPr>
          <w:rFonts w:ascii="Cambria" w:hAnsi="Cambria"/>
          <w:i/>
          <w:iCs/>
          <w:noProof/>
        </w:rPr>
        <w:t>Bull. Seismol. Soc. Am.</w:t>
      </w:r>
      <w:r w:rsidRPr="008F7648">
        <w:rPr>
          <w:rFonts w:ascii="Cambria" w:hAnsi="Cambria"/>
          <w:noProof/>
        </w:rPr>
        <w:t xml:space="preserve">, </w:t>
      </w:r>
      <w:r w:rsidRPr="008F7648">
        <w:rPr>
          <w:rFonts w:ascii="Cambria" w:hAnsi="Cambria"/>
          <w:i/>
          <w:iCs/>
          <w:noProof/>
        </w:rPr>
        <w:t>106</w:t>
      </w:r>
      <w:r w:rsidRPr="008F7648">
        <w:rPr>
          <w:rFonts w:ascii="Cambria" w:hAnsi="Cambria"/>
          <w:noProof/>
        </w:rPr>
        <w:t>(ii), 1–36, doi:10.1785/0120150211.</w:t>
      </w:r>
    </w:p>
    <w:p w14:paraId="3D4A6F8B" w14:textId="56355CD5" w:rsidR="008D5DB3" w:rsidRDefault="008D5DB3" w:rsidP="008F7648">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177CF"/>
    <w:rsid w:val="00021AC1"/>
    <w:rsid w:val="00027914"/>
    <w:rsid w:val="00034EDD"/>
    <w:rsid w:val="00047795"/>
    <w:rsid w:val="00051A26"/>
    <w:rsid w:val="000653AF"/>
    <w:rsid w:val="000811A2"/>
    <w:rsid w:val="00090F60"/>
    <w:rsid w:val="0009601A"/>
    <w:rsid w:val="000A574D"/>
    <w:rsid w:val="000A6C12"/>
    <w:rsid w:val="000C4A63"/>
    <w:rsid w:val="000D0769"/>
    <w:rsid w:val="000D4C0F"/>
    <w:rsid w:val="000E36A6"/>
    <w:rsid w:val="00115E3D"/>
    <w:rsid w:val="001167B7"/>
    <w:rsid w:val="001179D7"/>
    <w:rsid w:val="00123881"/>
    <w:rsid w:val="0013408A"/>
    <w:rsid w:val="00134395"/>
    <w:rsid w:val="00137CDE"/>
    <w:rsid w:val="001567CB"/>
    <w:rsid w:val="00160965"/>
    <w:rsid w:val="00160FB3"/>
    <w:rsid w:val="00161568"/>
    <w:rsid w:val="00163697"/>
    <w:rsid w:val="00165406"/>
    <w:rsid w:val="00176245"/>
    <w:rsid w:val="00182745"/>
    <w:rsid w:val="001917D1"/>
    <w:rsid w:val="00191FF6"/>
    <w:rsid w:val="00195A3D"/>
    <w:rsid w:val="001A35F9"/>
    <w:rsid w:val="001B0B0C"/>
    <w:rsid w:val="001C4A54"/>
    <w:rsid w:val="001C7825"/>
    <w:rsid w:val="001E5914"/>
    <w:rsid w:val="001F4EBD"/>
    <w:rsid w:val="00203385"/>
    <w:rsid w:val="00206D0B"/>
    <w:rsid w:val="002076D0"/>
    <w:rsid w:val="00211E9D"/>
    <w:rsid w:val="00243983"/>
    <w:rsid w:val="002450AD"/>
    <w:rsid w:val="00253C96"/>
    <w:rsid w:val="00256193"/>
    <w:rsid w:val="00256F6A"/>
    <w:rsid w:val="002647AB"/>
    <w:rsid w:val="00265018"/>
    <w:rsid w:val="00265E32"/>
    <w:rsid w:val="0027557E"/>
    <w:rsid w:val="00281931"/>
    <w:rsid w:val="00296C58"/>
    <w:rsid w:val="002A37F3"/>
    <w:rsid w:val="002B2C21"/>
    <w:rsid w:val="002C2AC1"/>
    <w:rsid w:val="002C41DE"/>
    <w:rsid w:val="002D5F01"/>
    <w:rsid w:val="002E4671"/>
    <w:rsid w:val="003024ED"/>
    <w:rsid w:val="00305B35"/>
    <w:rsid w:val="00306AA3"/>
    <w:rsid w:val="00324CDC"/>
    <w:rsid w:val="003322B6"/>
    <w:rsid w:val="00373340"/>
    <w:rsid w:val="00374783"/>
    <w:rsid w:val="0037638F"/>
    <w:rsid w:val="00377FA9"/>
    <w:rsid w:val="00383D75"/>
    <w:rsid w:val="00393447"/>
    <w:rsid w:val="003A67FD"/>
    <w:rsid w:val="003B285C"/>
    <w:rsid w:val="003B39E8"/>
    <w:rsid w:val="003B4734"/>
    <w:rsid w:val="003E51E1"/>
    <w:rsid w:val="003F3468"/>
    <w:rsid w:val="00401BA0"/>
    <w:rsid w:val="00412450"/>
    <w:rsid w:val="00420CF9"/>
    <w:rsid w:val="00444A93"/>
    <w:rsid w:val="00450FC6"/>
    <w:rsid w:val="00453B63"/>
    <w:rsid w:val="0046719E"/>
    <w:rsid w:val="0046743B"/>
    <w:rsid w:val="00474998"/>
    <w:rsid w:val="00476082"/>
    <w:rsid w:val="00480AD4"/>
    <w:rsid w:val="00487057"/>
    <w:rsid w:val="0049602F"/>
    <w:rsid w:val="004A3B82"/>
    <w:rsid w:val="004A5189"/>
    <w:rsid w:val="004B6212"/>
    <w:rsid w:val="004C46A0"/>
    <w:rsid w:val="004D48B1"/>
    <w:rsid w:val="004E5EF4"/>
    <w:rsid w:val="004F2283"/>
    <w:rsid w:val="004F5964"/>
    <w:rsid w:val="005229A8"/>
    <w:rsid w:val="00522A82"/>
    <w:rsid w:val="005324A3"/>
    <w:rsid w:val="0053718D"/>
    <w:rsid w:val="00546F45"/>
    <w:rsid w:val="00551ED2"/>
    <w:rsid w:val="00560DAC"/>
    <w:rsid w:val="0057000B"/>
    <w:rsid w:val="00573143"/>
    <w:rsid w:val="0057671A"/>
    <w:rsid w:val="005B2E91"/>
    <w:rsid w:val="005B32CA"/>
    <w:rsid w:val="005B3463"/>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54CC"/>
    <w:rsid w:val="006A706E"/>
    <w:rsid w:val="006B1DBE"/>
    <w:rsid w:val="006B3A67"/>
    <w:rsid w:val="006C16EC"/>
    <w:rsid w:val="006C6568"/>
    <w:rsid w:val="006D059F"/>
    <w:rsid w:val="006D6DB1"/>
    <w:rsid w:val="006E07A3"/>
    <w:rsid w:val="006E10F9"/>
    <w:rsid w:val="006E431B"/>
    <w:rsid w:val="006E5F29"/>
    <w:rsid w:val="006F1C12"/>
    <w:rsid w:val="00706761"/>
    <w:rsid w:val="007136EC"/>
    <w:rsid w:val="00732DE4"/>
    <w:rsid w:val="007473CF"/>
    <w:rsid w:val="00747893"/>
    <w:rsid w:val="007514DD"/>
    <w:rsid w:val="00763F5A"/>
    <w:rsid w:val="00766954"/>
    <w:rsid w:val="007730F9"/>
    <w:rsid w:val="00774FF0"/>
    <w:rsid w:val="007751AD"/>
    <w:rsid w:val="00776040"/>
    <w:rsid w:val="00792004"/>
    <w:rsid w:val="007A2293"/>
    <w:rsid w:val="007B0D6F"/>
    <w:rsid w:val="007B5CAB"/>
    <w:rsid w:val="007B6591"/>
    <w:rsid w:val="007C6952"/>
    <w:rsid w:val="007D233C"/>
    <w:rsid w:val="007D5140"/>
    <w:rsid w:val="007F7095"/>
    <w:rsid w:val="00801A2F"/>
    <w:rsid w:val="008171C0"/>
    <w:rsid w:val="00823C8A"/>
    <w:rsid w:val="0083026C"/>
    <w:rsid w:val="008356C6"/>
    <w:rsid w:val="00837AE0"/>
    <w:rsid w:val="00850EB8"/>
    <w:rsid w:val="008610EA"/>
    <w:rsid w:val="00862D91"/>
    <w:rsid w:val="00872F37"/>
    <w:rsid w:val="0088114E"/>
    <w:rsid w:val="008A1FCA"/>
    <w:rsid w:val="008A63C4"/>
    <w:rsid w:val="008B1FAD"/>
    <w:rsid w:val="008B6B5E"/>
    <w:rsid w:val="008C31EA"/>
    <w:rsid w:val="008C66D3"/>
    <w:rsid w:val="008D5DB3"/>
    <w:rsid w:val="008E19F9"/>
    <w:rsid w:val="008F25B3"/>
    <w:rsid w:val="008F3B3B"/>
    <w:rsid w:val="008F7648"/>
    <w:rsid w:val="00931BAD"/>
    <w:rsid w:val="00940115"/>
    <w:rsid w:val="0095192E"/>
    <w:rsid w:val="00970723"/>
    <w:rsid w:val="00974EAB"/>
    <w:rsid w:val="009860BF"/>
    <w:rsid w:val="00990CFE"/>
    <w:rsid w:val="00993336"/>
    <w:rsid w:val="00995FC7"/>
    <w:rsid w:val="009C3104"/>
    <w:rsid w:val="009C6452"/>
    <w:rsid w:val="009D64A9"/>
    <w:rsid w:val="009E1BF8"/>
    <w:rsid w:val="009E21AA"/>
    <w:rsid w:val="009E7640"/>
    <w:rsid w:val="009F7DD5"/>
    <w:rsid w:val="00A00A90"/>
    <w:rsid w:val="00A00B08"/>
    <w:rsid w:val="00A023FF"/>
    <w:rsid w:val="00A15E04"/>
    <w:rsid w:val="00A2468F"/>
    <w:rsid w:val="00A3114C"/>
    <w:rsid w:val="00A33105"/>
    <w:rsid w:val="00A3576F"/>
    <w:rsid w:val="00A4290C"/>
    <w:rsid w:val="00A43BB3"/>
    <w:rsid w:val="00A51117"/>
    <w:rsid w:val="00A5350C"/>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03B8"/>
    <w:rsid w:val="00B918F1"/>
    <w:rsid w:val="00BA22DC"/>
    <w:rsid w:val="00BA25DB"/>
    <w:rsid w:val="00BB5792"/>
    <w:rsid w:val="00BE5C00"/>
    <w:rsid w:val="00C025B5"/>
    <w:rsid w:val="00C108DE"/>
    <w:rsid w:val="00C16F5A"/>
    <w:rsid w:val="00C24B77"/>
    <w:rsid w:val="00C278A0"/>
    <w:rsid w:val="00C3027A"/>
    <w:rsid w:val="00C33AE1"/>
    <w:rsid w:val="00C348DE"/>
    <w:rsid w:val="00C474ED"/>
    <w:rsid w:val="00C52448"/>
    <w:rsid w:val="00C5317B"/>
    <w:rsid w:val="00C56FD4"/>
    <w:rsid w:val="00C615C4"/>
    <w:rsid w:val="00C643C1"/>
    <w:rsid w:val="00C66E88"/>
    <w:rsid w:val="00C915D5"/>
    <w:rsid w:val="00CA40A1"/>
    <w:rsid w:val="00CC00CE"/>
    <w:rsid w:val="00CC13D1"/>
    <w:rsid w:val="00CC3459"/>
    <w:rsid w:val="00CC45F2"/>
    <w:rsid w:val="00CD0B6C"/>
    <w:rsid w:val="00CF04A2"/>
    <w:rsid w:val="00CF5EB1"/>
    <w:rsid w:val="00D14D91"/>
    <w:rsid w:val="00D1586D"/>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7A0C"/>
    <w:rsid w:val="00DD50A2"/>
    <w:rsid w:val="00DE4607"/>
    <w:rsid w:val="00DE79C9"/>
    <w:rsid w:val="00DF33B6"/>
    <w:rsid w:val="00DF46D7"/>
    <w:rsid w:val="00DF5E23"/>
    <w:rsid w:val="00DF6423"/>
    <w:rsid w:val="00DF687C"/>
    <w:rsid w:val="00E117D2"/>
    <w:rsid w:val="00E26ADC"/>
    <w:rsid w:val="00E357DB"/>
    <w:rsid w:val="00E42ACF"/>
    <w:rsid w:val="00E53311"/>
    <w:rsid w:val="00E53A2F"/>
    <w:rsid w:val="00E64727"/>
    <w:rsid w:val="00E7788E"/>
    <w:rsid w:val="00E86D3F"/>
    <w:rsid w:val="00E87E5C"/>
    <w:rsid w:val="00E95C46"/>
    <w:rsid w:val="00EC7F1D"/>
    <w:rsid w:val="00ED654E"/>
    <w:rsid w:val="00EE220C"/>
    <w:rsid w:val="00EF028A"/>
    <w:rsid w:val="00F03F57"/>
    <w:rsid w:val="00F1117E"/>
    <w:rsid w:val="00F408BF"/>
    <w:rsid w:val="00F64BD4"/>
    <w:rsid w:val="00F6642D"/>
    <w:rsid w:val="00F76A1D"/>
    <w:rsid w:val="00F81805"/>
    <w:rsid w:val="00F85649"/>
    <w:rsid w:val="00F90119"/>
    <w:rsid w:val="00FA0923"/>
    <w:rsid w:val="00FA6B86"/>
    <w:rsid w:val="00FB0DDE"/>
    <w:rsid w:val="00FB556C"/>
    <w:rsid w:val="00FC4600"/>
    <w:rsid w:val="00FD3552"/>
    <w:rsid w:val="00FD6545"/>
    <w:rsid w:val="00FE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2</TotalTime>
  <Pages>13</Pages>
  <Words>18861</Words>
  <Characters>107510</Characters>
  <Application>Microsoft Macintosh Word</Application>
  <DocSecurity>0</DocSecurity>
  <Lines>895</Lines>
  <Paragraphs>252</Paragraphs>
  <ScaleCrop>false</ScaleCrop>
  <Company>UC Berkeley</Company>
  <LinksUpToDate>false</LinksUpToDate>
  <CharactersWithSpaces>126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34</cp:revision>
  <dcterms:created xsi:type="dcterms:W3CDTF">2016-06-05T18:17:00Z</dcterms:created>
  <dcterms:modified xsi:type="dcterms:W3CDTF">2016-11-1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